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036F7D" w14:textId="771AFC1A" w:rsidR="00152B05" w:rsidRDefault="00D30F17" w:rsidP="00152B05">
      <w:pPr>
        <w:spacing w:line="480" w:lineRule="auto"/>
        <w:jc w:val="both"/>
        <w:rPr>
          <w:b/>
          <w:bCs/>
          <w:sz w:val="20"/>
          <w:szCs w:val="20"/>
          <w:lang w:val="en-US"/>
        </w:rPr>
      </w:pPr>
      <w:r>
        <w:rPr>
          <w:b/>
          <w:sz w:val="20"/>
          <w:szCs w:val="20"/>
        </w:rPr>
        <w:t xml:space="preserve">Additional file 2: </w:t>
      </w:r>
      <w:r w:rsidR="00152B05">
        <w:rPr>
          <w:b/>
          <w:sz w:val="20"/>
          <w:szCs w:val="20"/>
        </w:rPr>
        <w:t xml:space="preserve">Table </w:t>
      </w:r>
      <w:r>
        <w:rPr>
          <w:b/>
          <w:sz w:val="20"/>
          <w:szCs w:val="20"/>
        </w:rPr>
        <w:t>S</w:t>
      </w:r>
      <w:r w:rsidR="00152B05">
        <w:rPr>
          <w:b/>
          <w:sz w:val="20"/>
          <w:szCs w:val="20"/>
        </w:rPr>
        <w:t>2</w:t>
      </w:r>
      <w:bookmarkStart w:id="0" w:name="_GoBack"/>
      <w:bookmarkEnd w:id="0"/>
      <w:r w:rsidR="00152B05">
        <w:rPr>
          <w:sz w:val="20"/>
          <w:szCs w:val="20"/>
        </w:rPr>
        <w:t xml:space="preserve">: Moore classification / AAST spleen injury scale </w:t>
      </w:r>
      <w:r w:rsidR="00152B05">
        <w:rPr>
          <w:bCs/>
          <w:sz w:val="20"/>
          <w:szCs w:val="20"/>
          <w:lang w:val="en-US"/>
        </w:rPr>
        <w:fldChar w:fldCharType="begin"/>
      </w:r>
      <w:r w:rsidR="00152B05">
        <w:rPr>
          <w:bCs/>
          <w:sz w:val="20"/>
          <w:szCs w:val="20"/>
          <w:lang w:val="en-US"/>
        </w:rPr>
        <w:instrText xml:space="preserve"> ADDIN EN.CITE &lt;EndNote&gt;&lt;Cite&gt;&lt;Author&gt;Fodor&lt;/Author&gt;&lt;Year&gt;2018&lt;/Year&gt;&lt;IDText&gt;Non-operative management of blunt hepatic and splenic injuries–practical aspects and value of radiological scoring systems&lt;/IDText&gt;&lt;DisplayText&gt;(1)&lt;/DisplayText&gt;&lt;record&gt;&lt;titles&gt;&lt;title&gt;Non-operative management of blunt hepatic and splenic injuries–practical aspects and value of radiological scoring systems&lt;/title&gt;&lt;/titles&gt;&lt;contributors&gt;&lt;authors&gt;&lt;author&gt;Fodor, Margot&lt;/author&gt;&lt;author&gt;Primavesi, Florian&lt;/author&gt;&lt;author&gt;Morell, Dagmar&lt;/author&gt;&lt;author&gt;Haselbacher, Matthias&lt;/author&gt;&lt;author&gt;Braunwarth, Eva&lt;/author&gt;&lt;author&gt;Cardini, Benno&lt;/author&gt;&lt;author&gt;Gassner, Eva&lt;/author&gt;&lt;author&gt;Öfner, Dietmar&lt;/author&gt;&lt;author&gt;Stättner, Stefan&lt;/author&gt;&lt;/authors&gt;&lt;/contributors&gt;&lt;added-date format="utc"&gt;1536319303&lt;/added-date&gt;&lt;pub-location&gt;European Surgery&lt;/pub-location&gt;&lt;ref-type name="Generic"&gt;13&lt;/ref-type&gt;&lt;dates&gt;&lt;year&gt;2018&lt;/year&gt;&lt;/dates&gt;&lt;rec-number&gt;359&lt;/rec-number&gt;&lt;last-updated-date format="utc"&gt;1536319514&lt;/last-updated-date&gt;&lt;electronic-resource-num&gt;DOI: 10.1007/s10353-018-0545-x&lt;/electronic-resource-num&gt;&lt;/record&gt;&lt;/Cite&gt;&lt;/EndNote&gt;</w:instrText>
      </w:r>
      <w:r w:rsidR="00152B05">
        <w:rPr>
          <w:bCs/>
          <w:sz w:val="20"/>
          <w:szCs w:val="20"/>
          <w:lang w:val="en-US"/>
        </w:rPr>
        <w:fldChar w:fldCharType="separate"/>
      </w:r>
      <w:r w:rsidR="00152B05">
        <w:rPr>
          <w:bCs/>
          <w:noProof/>
          <w:sz w:val="20"/>
          <w:szCs w:val="20"/>
          <w:lang w:val="en-US"/>
        </w:rPr>
        <w:t>(1)</w:t>
      </w:r>
      <w:r w:rsidR="00152B05">
        <w:rPr>
          <w:bCs/>
          <w:sz w:val="20"/>
          <w:szCs w:val="20"/>
          <w:lang w:val="en-US"/>
        </w:rPr>
        <w:fldChar w:fldCharType="end"/>
      </w:r>
    </w:p>
    <w:tbl>
      <w:tblPr>
        <w:tblStyle w:val="PlainTable31"/>
        <w:tblpPr w:leftFromText="180" w:rightFromText="180" w:vertAnchor="text" w:horzAnchor="margin" w:tblpY="50"/>
        <w:tblW w:w="9951" w:type="dxa"/>
        <w:tblLook w:val="04A0" w:firstRow="1" w:lastRow="0" w:firstColumn="1" w:lastColumn="0" w:noHBand="0" w:noVBand="1"/>
      </w:tblPr>
      <w:tblGrid>
        <w:gridCol w:w="2051"/>
        <w:gridCol w:w="2330"/>
        <w:gridCol w:w="1327"/>
        <w:gridCol w:w="4243"/>
      </w:tblGrid>
      <w:tr w:rsidR="00152B05" w14:paraId="7DAB605B" w14:textId="77777777" w:rsidTr="00D621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7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51" w:type="dxa"/>
          </w:tcPr>
          <w:p w14:paraId="58D8C315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GRADE</w:t>
            </w:r>
          </w:p>
        </w:tc>
        <w:tc>
          <w:tcPr>
            <w:tcW w:w="2330" w:type="dxa"/>
          </w:tcPr>
          <w:p w14:paraId="0EC0F113" w14:textId="77777777" w:rsidR="00152B05" w:rsidRDefault="00152B05" w:rsidP="00D62120">
            <w:pPr>
              <w:tabs>
                <w:tab w:val="left" w:pos="2080"/>
              </w:tabs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TYPE</w:t>
            </w:r>
            <w:r>
              <w:rPr>
                <w:sz w:val="15"/>
                <w:szCs w:val="15"/>
              </w:rPr>
              <w:tab/>
            </w:r>
          </w:p>
        </w:tc>
        <w:tc>
          <w:tcPr>
            <w:tcW w:w="1327" w:type="dxa"/>
          </w:tcPr>
          <w:p w14:paraId="1AED145C" w14:textId="77777777" w:rsidR="00152B05" w:rsidRDefault="00152B05" w:rsidP="00D6212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1432D894" w14:textId="77777777" w:rsidR="00152B05" w:rsidRDefault="00152B05" w:rsidP="00D6212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INJURY DESCRIPTION</w:t>
            </w:r>
          </w:p>
        </w:tc>
      </w:tr>
      <w:tr w:rsidR="00152B05" w14:paraId="39C01018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51" w:type="dxa"/>
          </w:tcPr>
          <w:p w14:paraId="329C84E9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I</w:t>
            </w:r>
          </w:p>
        </w:tc>
        <w:tc>
          <w:tcPr>
            <w:tcW w:w="2330" w:type="dxa"/>
          </w:tcPr>
          <w:p w14:paraId="39A3B03E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Haematoma</w:t>
            </w:r>
          </w:p>
          <w:p w14:paraId="57AD0CF2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</w:t>
            </w:r>
          </w:p>
        </w:tc>
        <w:tc>
          <w:tcPr>
            <w:tcW w:w="1327" w:type="dxa"/>
          </w:tcPr>
          <w:p w14:paraId="24D67243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51EA3FB8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Subcapsular, &lt; 10 % surface area</w:t>
            </w:r>
          </w:p>
          <w:p w14:paraId="229B4558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 xml:space="preserve">Capsular tear, &lt; 1 % parenchymal depth        </w:t>
            </w:r>
          </w:p>
        </w:tc>
      </w:tr>
      <w:tr w:rsidR="00152B05" w14:paraId="3C82C072" w14:textId="77777777" w:rsidTr="00D62120">
        <w:trPr>
          <w:trHeight w:val="9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51" w:type="dxa"/>
          </w:tcPr>
          <w:p w14:paraId="18363B5E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II</w:t>
            </w:r>
          </w:p>
        </w:tc>
        <w:tc>
          <w:tcPr>
            <w:tcW w:w="2330" w:type="dxa"/>
          </w:tcPr>
          <w:p w14:paraId="73904609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Haematoma</w:t>
            </w:r>
          </w:p>
          <w:p w14:paraId="00DBACA7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  <w:p w14:paraId="067B2D02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</w:t>
            </w:r>
          </w:p>
        </w:tc>
        <w:tc>
          <w:tcPr>
            <w:tcW w:w="1327" w:type="dxa"/>
          </w:tcPr>
          <w:p w14:paraId="3E7A4AE5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7497F5C2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Subcapsular, 10-50 % surface area, intra-parenchymal &lt; 5 cm in diameter</w:t>
            </w:r>
          </w:p>
          <w:p w14:paraId="04BC07C5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Capsular tear, 1-3 cm parenchymal depth that does not involve a trabecular vessel</w:t>
            </w:r>
          </w:p>
        </w:tc>
      </w:tr>
      <w:tr w:rsidR="00152B05" w14:paraId="0B424F97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51" w:type="dxa"/>
          </w:tcPr>
          <w:p w14:paraId="7F1DB1DF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III</w:t>
            </w:r>
          </w:p>
        </w:tc>
        <w:tc>
          <w:tcPr>
            <w:tcW w:w="2330" w:type="dxa"/>
          </w:tcPr>
          <w:p w14:paraId="313DBDC3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Haematoma</w:t>
            </w:r>
          </w:p>
          <w:p w14:paraId="28A59E29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  <w:p w14:paraId="74B146D6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  <w:p w14:paraId="4FF76592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</w:t>
            </w:r>
          </w:p>
        </w:tc>
        <w:tc>
          <w:tcPr>
            <w:tcW w:w="1327" w:type="dxa"/>
          </w:tcPr>
          <w:p w14:paraId="6100662F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675CF23D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 xml:space="preserve">Subcapsular, &gt; 50 % surface area or expanding; ruptured subcapsular or parenchymal haematoma, intra-parenchymal haematoma </w:t>
            </w:r>
            <w:r>
              <w:rPr>
                <w:sz w:val="15"/>
                <w:szCs w:val="15"/>
              </w:rPr>
              <w:sym w:font="Symbol" w:char="F0B3"/>
            </w:r>
            <w:r>
              <w:rPr>
                <w:sz w:val="15"/>
                <w:szCs w:val="15"/>
              </w:rPr>
              <w:t xml:space="preserve"> 5 cm or expanding</w:t>
            </w:r>
          </w:p>
          <w:p w14:paraId="73C5EDD7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&gt; 3 cm parenchymal depth or involving trabecular vessels</w:t>
            </w:r>
          </w:p>
        </w:tc>
      </w:tr>
      <w:tr w:rsidR="00152B05" w14:paraId="4EFC1C2A" w14:textId="77777777" w:rsidTr="00D62120">
        <w:trPr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51" w:type="dxa"/>
          </w:tcPr>
          <w:p w14:paraId="09F3F859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IV</w:t>
            </w:r>
          </w:p>
        </w:tc>
        <w:tc>
          <w:tcPr>
            <w:tcW w:w="2330" w:type="dxa"/>
          </w:tcPr>
          <w:p w14:paraId="6F8B336A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</w:t>
            </w:r>
          </w:p>
        </w:tc>
        <w:tc>
          <w:tcPr>
            <w:tcW w:w="1327" w:type="dxa"/>
          </w:tcPr>
          <w:p w14:paraId="4A40557B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211C1FC9" w14:textId="77777777" w:rsidR="00152B05" w:rsidRDefault="00152B05" w:rsidP="00D6212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 involving segmental or hilar vessels producing major devascularisation (&gt; 25 % of spleen)</w:t>
            </w:r>
          </w:p>
        </w:tc>
      </w:tr>
      <w:tr w:rsidR="00152B05" w14:paraId="4E333FFB" w14:textId="77777777" w:rsidTr="00D621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51" w:type="dxa"/>
          </w:tcPr>
          <w:p w14:paraId="38D14F4D" w14:textId="77777777" w:rsidR="00152B05" w:rsidRDefault="00152B05" w:rsidP="00D62120">
            <w:pPr>
              <w:spacing w:line="360" w:lineRule="auto"/>
              <w:jc w:val="both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V</w:t>
            </w:r>
          </w:p>
        </w:tc>
        <w:tc>
          <w:tcPr>
            <w:tcW w:w="2330" w:type="dxa"/>
          </w:tcPr>
          <w:p w14:paraId="50DC00DB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Laceration</w:t>
            </w:r>
          </w:p>
          <w:p w14:paraId="2319C121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Vascular</w:t>
            </w:r>
          </w:p>
        </w:tc>
        <w:tc>
          <w:tcPr>
            <w:tcW w:w="1327" w:type="dxa"/>
          </w:tcPr>
          <w:p w14:paraId="2E12D439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</w:p>
        </w:tc>
        <w:tc>
          <w:tcPr>
            <w:tcW w:w="4243" w:type="dxa"/>
          </w:tcPr>
          <w:p w14:paraId="23646241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Complete shattered spleen</w:t>
            </w:r>
          </w:p>
          <w:p w14:paraId="5D1A1F65" w14:textId="77777777" w:rsidR="00152B05" w:rsidRDefault="00152B05" w:rsidP="00D6212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 xml:space="preserve">Hilar vascular injury which </w:t>
            </w:r>
            <w:proofErr w:type="spellStart"/>
            <w:r>
              <w:rPr>
                <w:sz w:val="15"/>
                <w:szCs w:val="15"/>
              </w:rPr>
              <w:t>devascularizes</w:t>
            </w:r>
            <w:proofErr w:type="spellEnd"/>
            <w:r>
              <w:rPr>
                <w:sz w:val="15"/>
                <w:szCs w:val="15"/>
              </w:rPr>
              <w:t xml:space="preserve"> spleen</w:t>
            </w:r>
          </w:p>
        </w:tc>
      </w:tr>
    </w:tbl>
    <w:p w14:paraId="1F2A554E" w14:textId="77777777" w:rsidR="00152B05" w:rsidRDefault="00152B05" w:rsidP="00152B05">
      <w:pPr>
        <w:spacing w:line="360" w:lineRule="auto"/>
        <w:jc w:val="both"/>
        <w:rPr>
          <w:sz w:val="15"/>
          <w:szCs w:val="15"/>
        </w:rPr>
      </w:pPr>
      <w:r>
        <w:rPr>
          <w:sz w:val="15"/>
          <w:szCs w:val="15"/>
        </w:rPr>
        <w:t>*Advance one grade for multiple injuries, up to grade III</w:t>
      </w:r>
    </w:p>
    <w:p w14:paraId="1183F0BC" w14:textId="77777777" w:rsidR="0036192F" w:rsidRPr="00152B05" w:rsidRDefault="0036192F" w:rsidP="00152B05"/>
    <w:sectPr w:rsidR="0036192F" w:rsidRPr="00152B05" w:rsidSect="00965397">
      <w:pgSz w:w="11900" w:h="16840"/>
      <w:pgMar w:top="1418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1"/>
  </w:docVars>
  <w:rsids>
    <w:rsidRoot w:val="00152B05"/>
    <w:rsid w:val="00000D67"/>
    <w:rsid w:val="00003BF2"/>
    <w:rsid w:val="0000561F"/>
    <w:rsid w:val="00010E8B"/>
    <w:rsid w:val="000137A7"/>
    <w:rsid w:val="00015EEE"/>
    <w:rsid w:val="000172AE"/>
    <w:rsid w:val="00022F65"/>
    <w:rsid w:val="0002427A"/>
    <w:rsid w:val="000324ED"/>
    <w:rsid w:val="0003254E"/>
    <w:rsid w:val="0003261A"/>
    <w:rsid w:val="00032E67"/>
    <w:rsid w:val="000366B2"/>
    <w:rsid w:val="00037889"/>
    <w:rsid w:val="0004170F"/>
    <w:rsid w:val="00041A7A"/>
    <w:rsid w:val="000425FD"/>
    <w:rsid w:val="00045D6C"/>
    <w:rsid w:val="00047285"/>
    <w:rsid w:val="00047FAE"/>
    <w:rsid w:val="0005056B"/>
    <w:rsid w:val="00060CC3"/>
    <w:rsid w:val="0006103B"/>
    <w:rsid w:val="0006256B"/>
    <w:rsid w:val="00065C15"/>
    <w:rsid w:val="00070747"/>
    <w:rsid w:val="000738C1"/>
    <w:rsid w:val="000809B4"/>
    <w:rsid w:val="000840F5"/>
    <w:rsid w:val="000925B4"/>
    <w:rsid w:val="00097CF8"/>
    <w:rsid w:val="000A2AE4"/>
    <w:rsid w:val="000B0BC5"/>
    <w:rsid w:val="000B2C2E"/>
    <w:rsid w:val="000B5C5D"/>
    <w:rsid w:val="000C2983"/>
    <w:rsid w:val="000C7E59"/>
    <w:rsid w:val="000D351D"/>
    <w:rsid w:val="000D4043"/>
    <w:rsid w:val="000E51F0"/>
    <w:rsid w:val="000E6092"/>
    <w:rsid w:val="000E7F75"/>
    <w:rsid w:val="000F20DA"/>
    <w:rsid w:val="000F5075"/>
    <w:rsid w:val="001016F3"/>
    <w:rsid w:val="00101D7C"/>
    <w:rsid w:val="00103648"/>
    <w:rsid w:val="0010458E"/>
    <w:rsid w:val="001139D1"/>
    <w:rsid w:val="00114629"/>
    <w:rsid w:val="001223A0"/>
    <w:rsid w:val="001271F6"/>
    <w:rsid w:val="00127238"/>
    <w:rsid w:val="001278FD"/>
    <w:rsid w:val="0013139C"/>
    <w:rsid w:val="00135CEB"/>
    <w:rsid w:val="00140A1E"/>
    <w:rsid w:val="001411A8"/>
    <w:rsid w:val="00146605"/>
    <w:rsid w:val="001501D7"/>
    <w:rsid w:val="001513C7"/>
    <w:rsid w:val="0015206D"/>
    <w:rsid w:val="00152B05"/>
    <w:rsid w:val="0016069C"/>
    <w:rsid w:val="00163CA4"/>
    <w:rsid w:val="001669DD"/>
    <w:rsid w:val="00171565"/>
    <w:rsid w:val="00176233"/>
    <w:rsid w:val="00184AC8"/>
    <w:rsid w:val="00193F40"/>
    <w:rsid w:val="001A332E"/>
    <w:rsid w:val="001A4EAA"/>
    <w:rsid w:val="001A5E46"/>
    <w:rsid w:val="001A7ABA"/>
    <w:rsid w:val="001B154B"/>
    <w:rsid w:val="001B174C"/>
    <w:rsid w:val="001B3DD9"/>
    <w:rsid w:val="001B694D"/>
    <w:rsid w:val="001B7760"/>
    <w:rsid w:val="001C0958"/>
    <w:rsid w:val="001C3F09"/>
    <w:rsid w:val="001C693F"/>
    <w:rsid w:val="001C71BC"/>
    <w:rsid w:val="001D16CB"/>
    <w:rsid w:val="001D2048"/>
    <w:rsid w:val="001D36E3"/>
    <w:rsid w:val="001D5B0A"/>
    <w:rsid w:val="001D5C09"/>
    <w:rsid w:val="001D6C25"/>
    <w:rsid w:val="001D795B"/>
    <w:rsid w:val="001E05AE"/>
    <w:rsid w:val="001F02D0"/>
    <w:rsid w:val="001F0C66"/>
    <w:rsid w:val="001F2955"/>
    <w:rsid w:val="001F58FB"/>
    <w:rsid w:val="001F5E12"/>
    <w:rsid w:val="001F5F22"/>
    <w:rsid w:val="001F76E4"/>
    <w:rsid w:val="001F7DA6"/>
    <w:rsid w:val="0020333A"/>
    <w:rsid w:val="00205A8A"/>
    <w:rsid w:val="00206799"/>
    <w:rsid w:val="00207291"/>
    <w:rsid w:val="00211876"/>
    <w:rsid w:val="00211D11"/>
    <w:rsid w:val="0021377D"/>
    <w:rsid w:val="00222473"/>
    <w:rsid w:val="00223680"/>
    <w:rsid w:val="0022403B"/>
    <w:rsid w:val="00224BE7"/>
    <w:rsid w:val="00224F32"/>
    <w:rsid w:val="00225062"/>
    <w:rsid w:val="00240753"/>
    <w:rsid w:val="0024126B"/>
    <w:rsid w:val="0024185A"/>
    <w:rsid w:val="00241B41"/>
    <w:rsid w:val="0024428C"/>
    <w:rsid w:val="00246550"/>
    <w:rsid w:val="00257BA9"/>
    <w:rsid w:val="00257E26"/>
    <w:rsid w:val="002601F8"/>
    <w:rsid w:val="00264552"/>
    <w:rsid w:val="00274BA5"/>
    <w:rsid w:val="00280194"/>
    <w:rsid w:val="00282082"/>
    <w:rsid w:val="002974D8"/>
    <w:rsid w:val="002A3A2A"/>
    <w:rsid w:val="002A4758"/>
    <w:rsid w:val="002B46B0"/>
    <w:rsid w:val="002B6D2B"/>
    <w:rsid w:val="002C0E9E"/>
    <w:rsid w:val="002C135F"/>
    <w:rsid w:val="002C6BA5"/>
    <w:rsid w:val="002D11B0"/>
    <w:rsid w:val="002D2EF8"/>
    <w:rsid w:val="002D49D0"/>
    <w:rsid w:val="002D69EE"/>
    <w:rsid w:val="002D7181"/>
    <w:rsid w:val="002E0EE8"/>
    <w:rsid w:val="002E35A2"/>
    <w:rsid w:val="002E475D"/>
    <w:rsid w:val="002E761E"/>
    <w:rsid w:val="002F380B"/>
    <w:rsid w:val="002F6D06"/>
    <w:rsid w:val="003023E5"/>
    <w:rsid w:val="00302584"/>
    <w:rsid w:val="00304412"/>
    <w:rsid w:val="00307C89"/>
    <w:rsid w:val="00310A2A"/>
    <w:rsid w:val="00313179"/>
    <w:rsid w:val="00316072"/>
    <w:rsid w:val="00320EF0"/>
    <w:rsid w:val="003222B2"/>
    <w:rsid w:val="00324132"/>
    <w:rsid w:val="00324241"/>
    <w:rsid w:val="00327127"/>
    <w:rsid w:val="0033213C"/>
    <w:rsid w:val="00332ABC"/>
    <w:rsid w:val="00342505"/>
    <w:rsid w:val="00343F7D"/>
    <w:rsid w:val="003446D4"/>
    <w:rsid w:val="003471C9"/>
    <w:rsid w:val="00350FC6"/>
    <w:rsid w:val="00355C2C"/>
    <w:rsid w:val="00355C88"/>
    <w:rsid w:val="00360017"/>
    <w:rsid w:val="0036192F"/>
    <w:rsid w:val="0036777C"/>
    <w:rsid w:val="00367F30"/>
    <w:rsid w:val="00382754"/>
    <w:rsid w:val="0038400D"/>
    <w:rsid w:val="0038521E"/>
    <w:rsid w:val="003873FD"/>
    <w:rsid w:val="003905C6"/>
    <w:rsid w:val="00396E2B"/>
    <w:rsid w:val="003A00A8"/>
    <w:rsid w:val="003A2216"/>
    <w:rsid w:val="003B29C5"/>
    <w:rsid w:val="003B2E94"/>
    <w:rsid w:val="003B3E55"/>
    <w:rsid w:val="003C1876"/>
    <w:rsid w:val="003C2AD2"/>
    <w:rsid w:val="003D050A"/>
    <w:rsid w:val="003D1B08"/>
    <w:rsid w:val="003D5C9E"/>
    <w:rsid w:val="003D5DD7"/>
    <w:rsid w:val="003D7759"/>
    <w:rsid w:val="003E0AC7"/>
    <w:rsid w:val="003E1F0C"/>
    <w:rsid w:val="003E653C"/>
    <w:rsid w:val="003E6907"/>
    <w:rsid w:val="003F0218"/>
    <w:rsid w:val="003F0654"/>
    <w:rsid w:val="003F16C6"/>
    <w:rsid w:val="003F1836"/>
    <w:rsid w:val="003F4269"/>
    <w:rsid w:val="003F6FBE"/>
    <w:rsid w:val="00400D29"/>
    <w:rsid w:val="0040515E"/>
    <w:rsid w:val="004133E6"/>
    <w:rsid w:val="00414C07"/>
    <w:rsid w:val="00417A66"/>
    <w:rsid w:val="00424D2D"/>
    <w:rsid w:val="004343C0"/>
    <w:rsid w:val="00436F5E"/>
    <w:rsid w:val="0045468A"/>
    <w:rsid w:val="00455F16"/>
    <w:rsid w:val="00465B46"/>
    <w:rsid w:val="00470F1C"/>
    <w:rsid w:val="00471722"/>
    <w:rsid w:val="004723E0"/>
    <w:rsid w:val="00473AEA"/>
    <w:rsid w:val="004807BB"/>
    <w:rsid w:val="0048083D"/>
    <w:rsid w:val="00482E7A"/>
    <w:rsid w:val="00487F03"/>
    <w:rsid w:val="00491A73"/>
    <w:rsid w:val="00492752"/>
    <w:rsid w:val="004A1A23"/>
    <w:rsid w:val="004A28F4"/>
    <w:rsid w:val="004A499E"/>
    <w:rsid w:val="004A5357"/>
    <w:rsid w:val="004B22AF"/>
    <w:rsid w:val="004C56D0"/>
    <w:rsid w:val="004C6770"/>
    <w:rsid w:val="004D09D3"/>
    <w:rsid w:val="004E0A8E"/>
    <w:rsid w:val="004E2204"/>
    <w:rsid w:val="004E2352"/>
    <w:rsid w:val="004E31E9"/>
    <w:rsid w:val="004E39A7"/>
    <w:rsid w:val="004E520E"/>
    <w:rsid w:val="004F239E"/>
    <w:rsid w:val="004F3613"/>
    <w:rsid w:val="004F3614"/>
    <w:rsid w:val="004F7CAA"/>
    <w:rsid w:val="00500F34"/>
    <w:rsid w:val="005026F3"/>
    <w:rsid w:val="00503BBC"/>
    <w:rsid w:val="00504715"/>
    <w:rsid w:val="005051E6"/>
    <w:rsid w:val="005057EB"/>
    <w:rsid w:val="00512B43"/>
    <w:rsid w:val="00514823"/>
    <w:rsid w:val="005206A4"/>
    <w:rsid w:val="00520FDB"/>
    <w:rsid w:val="00521344"/>
    <w:rsid w:val="0053559C"/>
    <w:rsid w:val="00542F4C"/>
    <w:rsid w:val="0054518E"/>
    <w:rsid w:val="00546ED5"/>
    <w:rsid w:val="0056006B"/>
    <w:rsid w:val="0056083E"/>
    <w:rsid w:val="005631AF"/>
    <w:rsid w:val="00565FDD"/>
    <w:rsid w:val="00571BCF"/>
    <w:rsid w:val="005739F7"/>
    <w:rsid w:val="005761AC"/>
    <w:rsid w:val="005770E5"/>
    <w:rsid w:val="00581AE2"/>
    <w:rsid w:val="00586F7F"/>
    <w:rsid w:val="005878EF"/>
    <w:rsid w:val="00592D40"/>
    <w:rsid w:val="00593AF2"/>
    <w:rsid w:val="00593C7B"/>
    <w:rsid w:val="00595DB5"/>
    <w:rsid w:val="005967E2"/>
    <w:rsid w:val="00597032"/>
    <w:rsid w:val="005A5808"/>
    <w:rsid w:val="005B1E01"/>
    <w:rsid w:val="005B4609"/>
    <w:rsid w:val="005B699C"/>
    <w:rsid w:val="005C0B2F"/>
    <w:rsid w:val="005C1975"/>
    <w:rsid w:val="005C6464"/>
    <w:rsid w:val="005C7C22"/>
    <w:rsid w:val="005D12C3"/>
    <w:rsid w:val="005D1E34"/>
    <w:rsid w:val="005D2E1D"/>
    <w:rsid w:val="005D59F2"/>
    <w:rsid w:val="005E065D"/>
    <w:rsid w:val="005E2AA7"/>
    <w:rsid w:val="005F055F"/>
    <w:rsid w:val="005F200F"/>
    <w:rsid w:val="005F3D48"/>
    <w:rsid w:val="006000EB"/>
    <w:rsid w:val="00601B41"/>
    <w:rsid w:val="0060239E"/>
    <w:rsid w:val="006025C5"/>
    <w:rsid w:val="0060544C"/>
    <w:rsid w:val="00607CDC"/>
    <w:rsid w:val="00610770"/>
    <w:rsid w:val="006109BB"/>
    <w:rsid w:val="00613205"/>
    <w:rsid w:val="00621781"/>
    <w:rsid w:val="006220C0"/>
    <w:rsid w:val="006242C9"/>
    <w:rsid w:val="006323CF"/>
    <w:rsid w:val="00635069"/>
    <w:rsid w:val="00641640"/>
    <w:rsid w:val="0064332A"/>
    <w:rsid w:val="006447FB"/>
    <w:rsid w:val="00645EBC"/>
    <w:rsid w:val="0064749A"/>
    <w:rsid w:val="006526F4"/>
    <w:rsid w:val="00655B32"/>
    <w:rsid w:val="00666D85"/>
    <w:rsid w:val="00672011"/>
    <w:rsid w:val="0068378A"/>
    <w:rsid w:val="006939CD"/>
    <w:rsid w:val="006946F9"/>
    <w:rsid w:val="006A03E6"/>
    <w:rsid w:val="006A0EA0"/>
    <w:rsid w:val="006A11D3"/>
    <w:rsid w:val="006A202D"/>
    <w:rsid w:val="006B1ED2"/>
    <w:rsid w:val="006B7DCC"/>
    <w:rsid w:val="006C148F"/>
    <w:rsid w:val="006C218E"/>
    <w:rsid w:val="006C3D1A"/>
    <w:rsid w:val="006C58C4"/>
    <w:rsid w:val="006E537E"/>
    <w:rsid w:val="006E603C"/>
    <w:rsid w:val="006F15D4"/>
    <w:rsid w:val="006F47A0"/>
    <w:rsid w:val="006F7F04"/>
    <w:rsid w:val="00700482"/>
    <w:rsid w:val="00701418"/>
    <w:rsid w:val="00701604"/>
    <w:rsid w:val="0070457E"/>
    <w:rsid w:val="00711009"/>
    <w:rsid w:val="00712276"/>
    <w:rsid w:val="007122AF"/>
    <w:rsid w:val="00712D96"/>
    <w:rsid w:val="007144EF"/>
    <w:rsid w:val="0072189C"/>
    <w:rsid w:val="00721A69"/>
    <w:rsid w:val="007232A2"/>
    <w:rsid w:val="00726192"/>
    <w:rsid w:val="00731677"/>
    <w:rsid w:val="00732E3C"/>
    <w:rsid w:val="00736752"/>
    <w:rsid w:val="0073721B"/>
    <w:rsid w:val="00741B25"/>
    <w:rsid w:val="00743A4B"/>
    <w:rsid w:val="00746516"/>
    <w:rsid w:val="00750A6A"/>
    <w:rsid w:val="007533A7"/>
    <w:rsid w:val="007577EA"/>
    <w:rsid w:val="00760B13"/>
    <w:rsid w:val="0077246A"/>
    <w:rsid w:val="007746A6"/>
    <w:rsid w:val="00777743"/>
    <w:rsid w:val="00782005"/>
    <w:rsid w:val="0078645B"/>
    <w:rsid w:val="0079635B"/>
    <w:rsid w:val="007A3BD7"/>
    <w:rsid w:val="007A4E9F"/>
    <w:rsid w:val="007A57BC"/>
    <w:rsid w:val="007B1080"/>
    <w:rsid w:val="007C0EF3"/>
    <w:rsid w:val="007C14AE"/>
    <w:rsid w:val="007C48DC"/>
    <w:rsid w:val="007C50F9"/>
    <w:rsid w:val="007C70E0"/>
    <w:rsid w:val="007D11B1"/>
    <w:rsid w:val="007D1DE6"/>
    <w:rsid w:val="007D510B"/>
    <w:rsid w:val="007E1B08"/>
    <w:rsid w:val="007E5D3A"/>
    <w:rsid w:val="007E726F"/>
    <w:rsid w:val="007F1E83"/>
    <w:rsid w:val="007F2895"/>
    <w:rsid w:val="007F3AB3"/>
    <w:rsid w:val="00801D21"/>
    <w:rsid w:val="00802281"/>
    <w:rsid w:val="00807021"/>
    <w:rsid w:val="008169E3"/>
    <w:rsid w:val="0082133C"/>
    <w:rsid w:val="00821D6A"/>
    <w:rsid w:val="00824EA7"/>
    <w:rsid w:val="00826082"/>
    <w:rsid w:val="00830298"/>
    <w:rsid w:val="00831316"/>
    <w:rsid w:val="00832B43"/>
    <w:rsid w:val="00835611"/>
    <w:rsid w:val="00837513"/>
    <w:rsid w:val="00837A26"/>
    <w:rsid w:val="00842261"/>
    <w:rsid w:val="00844118"/>
    <w:rsid w:val="00845425"/>
    <w:rsid w:val="00850D56"/>
    <w:rsid w:val="0085184B"/>
    <w:rsid w:val="008557C0"/>
    <w:rsid w:val="00871F05"/>
    <w:rsid w:val="00892840"/>
    <w:rsid w:val="008A095B"/>
    <w:rsid w:val="008A28E6"/>
    <w:rsid w:val="008B3AB4"/>
    <w:rsid w:val="008C3172"/>
    <w:rsid w:val="008C58D0"/>
    <w:rsid w:val="008C72A5"/>
    <w:rsid w:val="008C7F91"/>
    <w:rsid w:val="008D041D"/>
    <w:rsid w:val="008D6D60"/>
    <w:rsid w:val="008E00A8"/>
    <w:rsid w:val="008E4573"/>
    <w:rsid w:val="008F0D03"/>
    <w:rsid w:val="008F0F01"/>
    <w:rsid w:val="008F3CDF"/>
    <w:rsid w:val="008F4F13"/>
    <w:rsid w:val="008F69BF"/>
    <w:rsid w:val="00902356"/>
    <w:rsid w:val="009109AE"/>
    <w:rsid w:val="00911C1B"/>
    <w:rsid w:val="00913B91"/>
    <w:rsid w:val="0091407D"/>
    <w:rsid w:val="00916C61"/>
    <w:rsid w:val="00917BB9"/>
    <w:rsid w:val="009215F6"/>
    <w:rsid w:val="00925B4F"/>
    <w:rsid w:val="00926A8F"/>
    <w:rsid w:val="009337FB"/>
    <w:rsid w:val="00941149"/>
    <w:rsid w:val="009432F1"/>
    <w:rsid w:val="00947137"/>
    <w:rsid w:val="00952D27"/>
    <w:rsid w:val="009532DC"/>
    <w:rsid w:val="00956B01"/>
    <w:rsid w:val="00956E22"/>
    <w:rsid w:val="00956EA3"/>
    <w:rsid w:val="009648E5"/>
    <w:rsid w:val="00964D43"/>
    <w:rsid w:val="00965397"/>
    <w:rsid w:val="00966AB5"/>
    <w:rsid w:val="00970E0B"/>
    <w:rsid w:val="009718EE"/>
    <w:rsid w:val="009729D0"/>
    <w:rsid w:val="00976422"/>
    <w:rsid w:val="00976B3E"/>
    <w:rsid w:val="00980541"/>
    <w:rsid w:val="00981E41"/>
    <w:rsid w:val="0098760C"/>
    <w:rsid w:val="00990C9A"/>
    <w:rsid w:val="00990E7A"/>
    <w:rsid w:val="00994B96"/>
    <w:rsid w:val="00997171"/>
    <w:rsid w:val="009975DC"/>
    <w:rsid w:val="009977CF"/>
    <w:rsid w:val="009A5082"/>
    <w:rsid w:val="009B01DF"/>
    <w:rsid w:val="009B0F6B"/>
    <w:rsid w:val="009B2615"/>
    <w:rsid w:val="009B3A63"/>
    <w:rsid w:val="009B7FD5"/>
    <w:rsid w:val="009C3AC6"/>
    <w:rsid w:val="009C6525"/>
    <w:rsid w:val="009D0267"/>
    <w:rsid w:val="009D1271"/>
    <w:rsid w:val="009E0926"/>
    <w:rsid w:val="009E096F"/>
    <w:rsid w:val="009E26C2"/>
    <w:rsid w:val="009E2C02"/>
    <w:rsid w:val="009E650C"/>
    <w:rsid w:val="009E6BEE"/>
    <w:rsid w:val="009E6DC7"/>
    <w:rsid w:val="009F45B7"/>
    <w:rsid w:val="009F50B8"/>
    <w:rsid w:val="009F5C27"/>
    <w:rsid w:val="009F732A"/>
    <w:rsid w:val="00A00EAC"/>
    <w:rsid w:val="00A079D7"/>
    <w:rsid w:val="00A17098"/>
    <w:rsid w:val="00A20FA4"/>
    <w:rsid w:val="00A22CAC"/>
    <w:rsid w:val="00A236DC"/>
    <w:rsid w:val="00A27969"/>
    <w:rsid w:val="00A305E8"/>
    <w:rsid w:val="00A30BC3"/>
    <w:rsid w:val="00A3230F"/>
    <w:rsid w:val="00A34618"/>
    <w:rsid w:val="00A36AC9"/>
    <w:rsid w:val="00A40D25"/>
    <w:rsid w:val="00A42116"/>
    <w:rsid w:val="00A42CA1"/>
    <w:rsid w:val="00A43E42"/>
    <w:rsid w:val="00A46414"/>
    <w:rsid w:val="00A54D1C"/>
    <w:rsid w:val="00A60BBA"/>
    <w:rsid w:val="00A675F9"/>
    <w:rsid w:val="00A718C1"/>
    <w:rsid w:val="00A730B5"/>
    <w:rsid w:val="00A747C7"/>
    <w:rsid w:val="00A8230F"/>
    <w:rsid w:val="00A84ECC"/>
    <w:rsid w:val="00A86521"/>
    <w:rsid w:val="00A86E69"/>
    <w:rsid w:val="00A878F5"/>
    <w:rsid w:val="00A92CA4"/>
    <w:rsid w:val="00A94750"/>
    <w:rsid w:val="00AA05B2"/>
    <w:rsid w:val="00AA4138"/>
    <w:rsid w:val="00AB22E7"/>
    <w:rsid w:val="00AB280B"/>
    <w:rsid w:val="00AB2A06"/>
    <w:rsid w:val="00AB6D6A"/>
    <w:rsid w:val="00AC2FDC"/>
    <w:rsid w:val="00AC4E98"/>
    <w:rsid w:val="00AD0B24"/>
    <w:rsid w:val="00AD3435"/>
    <w:rsid w:val="00AD4401"/>
    <w:rsid w:val="00AD4AD0"/>
    <w:rsid w:val="00AD5C87"/>
    <w:rsid w:val="00AD61D7"/>
    <w:rsid w:val="00AD78F6"/>
    <w:rsid w:val="00AE1274"/>
    <w:rsid w:val="00AE2DEB"/>
    <w:rsid w:val="00AE627F"/>
    <w:rsid w:val="00AE6D5F"/>
    <w:rsid w:val="00AF232C"/>
    <w:rsid w:val="00AF4D9F"/>
    <w:rsid w:val="00AF53C9"/>
    <w:rsid w:val="00AF5722"/>
    <w:rsid w:val="00AF7476"/>
    <w:rsid w:val="00B00ED4"/>
    <w:rsid w:val="00B05F16"/>
    <w:rsid w:val="00B06182"/>
    <w:rsid w:val="00B07650"/>
    <w:rsid w:val="00B146B2"/>
    <w:rsid w:val="00B15499"/>
    <w:rsid w:val="00B15610"/>
    <w:rsid w:val="00B16EDE"/>
    <w:rsid w:val="00B210B6"/>
    <w:rsid w:val="00B22D07"/>
    <w:rsid w:val="00B22E83"/>
    <w:rsid w:val="00B24948"/>
    <w:rsid w:val="00B25494"/>
    <w:rsid w:val="00B2661B"/>
    <w:rsid w:val="00B2735E"/>
    <w:rsid w:val="00B27E14"/>
    <w:rsid w:val="00B3778B"/>
    <w:rsid w:val="00B4253C"/>
    <w:rsid w:val="00B44E68"/>
    <w:rsid w:val="00B46582"/>
    <w:rsid w:val="00B57D0F"/>
    <w:rsid w:val="00B61ACA"/>
    <w:rsid w:val="00B621F0"/>
    <w:rsid w:val="00B64F6B"/>
    <w:rsid w:val="00B651F0"/>
    <w:rsid w:val="00B661DA"/>
    <w:rsid w:val="00B67A8F"/>
    <w:rsid w:val="00B70CED"/>
    <w:rsid w:val="00B82DB2"/>
    <w:rsid w:val="00B84FC2"/>
    <w:rsid w:val="00B94340"/>
    <w:rsid w:val="00B95301"/>
    <w:rsid w:val="00BA3CB5"/>
    <w:rsid w:val="00BA4504"/>
    <w:rsid w:val="00BA5482"/>
    <w:rsid w:val="00BA756C"/>
    <w:rsid w:val="00BB0390"/>
    <w:rsid w:val="00BB10B4"/>
    <w:rsid w:val="00BB3A35"/>
    <w:rsid w:val="00BC1DF6"/>
    <w:rsid w:val="00BC1F2E"/>
    <w:rsid w:val="00BC2496"/>
    <w:rsid w:val="00BC4ACB"/>
    <w:rsid w:val="00BC6265"/>
    <w:rsid w:val="00BC7167"/>
    <w:rsid w:val="00BD5E26"/>
    <w:rsid w:val="00BD7E57"/>
    <w:rsid w:val="00BF0C1D"/>
    <w:rsid w:val="00BF1466"/>
    <w:rsid w:val="00BF44BA"/>
    <w:rsid w:val="00BF5447"/>
    <w:rsid w:val="00BF7A68"/>
    <w:rsid w:val="00C00389"/>
    <w:rsid w:val="00C017C7"/>
    <w:rsid w:val="00C019C3"/>
    <w:rsid w:val="00C030A2"/>
    <w:rsid w:val="00C0627F"/>
    <w:rsid w:val="00C06C38"/>
    <w:rsid w:val="00C07DF3"/>
    <w:rsid w:val="00C11A9D"/>
    <w:rsid w:val="00C11D01"/>
    <w:rsid w:val="00C14C1A"/>
    <w:rsid w:val="00C154DF"/>
    <w:rsid w:val="00C24AC8"/>
    <w:rsid w:val="00C25396"/>
    <w:rsid w:val="00C304EE"/>
    <w:rsid w:val="00C361AF"/>
    <w:rsid w:val="00C43E31"/>
    <w:rsid w:val="00C46FF2"/>
    <w:rsid w:val="00C53447"/>
    <w:rsid w:val="00C54CCF"/>
    <w:rsid w:val="00C6368B"/>
    <w:rsid w:val="00C63A48"/>
    <w:rsid w:val="00C67D67"/>
    <w:rsid w:val="00C70C92"/>
    <w:rsid w:val="00C7120F"/>
    <w:rsid w:val="00C72AFB"/>
    <w:rsid w:val="00C74595"/>
    <w:rsid w:val="00C81971"/>
    <w:rsid w:val="00C86737"/>
    <w:rsid w:val="00C90C0C"/>
    <w:rsid w:val="00C91361"/>
    <w:rsid w:val="00CA1AA0"/>
    <w:rsid w:val="00CA4C35"/>
    <w:rsid w:val="00CA635F"/>
    <w:rsid w:val="00CA6FD0"/>
    <w:rsid w:val="00CB0D8A"/>
    <w:rsid w:val="00CB243F"/>
    <w:rsid w:val="00CB3372"/>
    <w:rsid w:val="00CB40DE"/>
    <w:rsid w:val="00CB6A95"/>
    <w:rsid w:val="00CC01D9"/>
    <w:rsid w:val="00CC06FE"/>
    <w:rsid w:val="00CC12E3"/>
    <w:rsid w:val="00CC318E"/>
    <w:rsid w:val="00CC3ED5"/>
    <w:rsid w:val="00CC76AD"/>
    <w:rsid w:val="00CC7BBA"/>
    <w:rsid w:val="00CD35B1"/>
    <w:rsid w:val="00CD4872"/>
    <w:rsid w:val="00CD53A7"/>
    <w:rsid w:val="00CD5F6F"/>
    <w:rsid w:val="00CE669E"/>
    <w:rsid w:val="00CF20C1"/>
    <w:rsid w:val="00CF3FB5"/>
    <w:rsid w:val="00CF6EA8"/>
    <w:rsid w:val="00CF760A"/>
    <w:rsid w:val="00CF7F97"/>
    <w:rsid w:val="00D01E48"/>
    <w:rsid w:val="00D03FCD"/>
    <w:rsid w:val="00D059F7"/>
    <w:rsid w:val="00D11A59"/>
    <w:rsid w:val="00D11D0B"/>
    <w:rsid w:val="00D1328B"/>
    <w:rsid w:val="00D1646F"/>
    <w:rsid w:val="00D21D66"/>
    <w:rsid w:val="00D25E71"/>
    <w:rsid w:val="00D25F2E"/>
    <w:rsid w:val="00D271B3"/>
    <w:rsid w:val="00D30F17"/>
    <w:rsid w:val="00D3224E"/>
    <w:rsid w:val="00D32636"/>
    <w:rsid w:val="00D36021"/>
    <w:rsid w:val="00D36FD0"/>
    <w:rsid w:val="00D3785B"/>
    <w:rsid w:val="00D4167A"/>
    <w:rsid w:val="00D43C12"/>
    <w:rsid w:val="00D530CA"/>
    <w:rsid w:val="00D550E3"/>
    <w:rsid w:val="00D571D3"/>
    <w:rsid w:val="00D604C0"/>
    <w:rsid w:val="00D60B79"/>
    <w:rsid w:val="00D623FD"/>
    <w:rsid w:val="00D6376B"/>
    <w:rsid w:val="00D65EEC"/>
    <w:rsid w:val="00D70CCB"/>
    <w:rsid w:val="00D76E9F"/>
    <w:rsid w:val="00D85CA8"/>
    <w:rsid w:val="00D91931"/>
    <w:rsid w:val="00D9388A"/>
    <w:rsid w:val="00D9465B"/>
    <w:rsid w:val="00D96702"/>
    <w:rsid w:val="00DA3797"/>
    <w:rsid w:val="00DA4BE8"/>
    <w:rsid w:val="00DA6B6F"/>
    <w:rsid w:val="00DB1E64"/>
    <w:rsid w:val="00DB4C77"/>
    <w:rsid w:val="00DB5264"/>
    <w:rsid w:val="00DC08A6"/>
    <w:rsid w:val="00DC0F51"/>
    <w:rsid w:val="00DC32E0"/>
    <w:rsid w:val="00DC62EF"/>
    <w:rsid w:val="00DC6761"/>
    <w:rsid w:val="00DC6BD9"/>
    <w:rsid w:val="00DD0285"/>
    <w:rsid w:val="00DD3DDE"/>
    <w:rsid w:val="00DE6563"/>
    <w:rsid w:val="00DE6BB8"/>
    <w:rsid w:val="00DF1ADB"/>
    <w:rsid w:val="00DF3727"/>
    <w:rsid w:val="00DF411A"/>
    <w:rsid w:val="00DF4486"/>
    <w:rsid w:val="00DF783C"/>
    <w:rsid w:val="00E0082B"/>
    <w:rsid w:val="00E1169B"/>
    <w:rsid w:val="00E13676"/>
    <w:rsid w:val="00E13735"/>
    <w:rsid w:val="00E160FC"/>
    <w:rsid w:val="00E262FC"/>
    <w:rsid w:val="00E43765"/>
    <w:rsid w:val="00E53BB5"/>
    <w:rsid w:val="00E61393"/>
    <w:rsid w:val="00E63A89"/>
    <w:rsid w:val="00E6665A"/>
    <w:rsid w:val="00E748F2"/>
    <w:rsid w:val="00E86EF0"/>
    <w:rsid w:val="00E90E65"/>
    <w:rsid w:val="00E91456"/>
    <w:rsid w:val="00E9540F"/>
    <w:rsid w:val="00E97553"/>
    <w:rsid w:val="00EA1942"/>
    <w:rsid w:val="00EA25CA"/>
    <w:rsid w:val="00EA3C82"/>
    <w:rsid w:val="00EA6EB3"/>
    <w:rsid w:val="00EB3956"/>
    <w:rsid w:val="00EB7032"/>
    <w:rsid w:val="00ED2220"/>
    <w:rsid w:val="00ED3D24"/>
    <w:rsid w:val="00EE1A6A"/>
    <w:rsid w:val="00EE2E76"/>
    <w:rsid w:val="00EE3258"/>
    <w:rsid w:val="00EE5A18"/>
    <w:rsid w:val="00EF1046"/>
    <w:rsid w:val="00EF1250"/>
    <w:rsid w:val="00EF26A6"/>
    <w:rsid w:val="00EF7316"/>
    <w:rsid w:val="00F056A9"/>
    <w:rsid w:val="00F07860"/>
    <w:rsid w:val="00F11AE1"/>
    <w:rsid w:val="00F14B87"/>
    <w:rsid w:val="00F26358"/>
    <w:rsid w:val="00F32810"/>
    <w:rsid w:val="00F4458A"/>
    <w:rsid w:val="00F45935"/>
    <w:rsid w:val="00F52438"/>
    <w:rsid w:val="00F55730"/>
    <w:rsid w:val="00F560AF"/>
    <w:rsid w:val="00F572B3"/>
    <w:rsid w:val="00F62859"/>
    <w:rsid w:val="00F63E3F"/>
    <w:rsid w:val="00F7508E"/>
    <w:rsid w:val="00F7663A"/>
    <w:rsid w:val="00F76683"/>
    <w:rsid w:val="00F813E6"/>
    <w:rsid w:val="00F83F88"/>
    <w:rsid w:val="00F850A1"/>
    <w:rsid w:val="00F85D17"/>
    <w:rsid w:val="00F85D61"/>
    <w:rsid w:val="00F8698A"/>
    <w:rsid w:val="00F927A6"/>
    <w:rsid w:val="00F93DDC"/>
    <w:rsid w:val="00F95148"/>
    <w:rsid w:val="00F964C8"/>
    <w:rsid w:val="00F97431"/>
    <w:rsid w:val="00F9787A"/>
    <w:rsid w:val="00FA0BFB"/>
    <w:rsid w:val="00FA3182"/>
    <w:rsid w:val="00FA3779"/>
    <w:rsid w:val="00FA44B9"/>
    <w:rsid w:val="00FA63B3"/>
    <w:rsid w:val="00FA72B5"/>
    <w:rsid w:val="00FB3537"/>
    <w:rsid w:val="00FB4377"/>
    <w:rsid w:val="00FC2230"/>
    <w:rsid w:val="00FC2BA2"/>
    <w:rsid w:val="00FC6B16"/>
    <w:rsid w:val="00FD2812"/>
    <w:rsid w:val="00FD61E2"/>
    <w:rsid w:val="00FE2EFD"/>
    <w:rsid w:val="00FE46EB"/>
    <w:rsid w:val="00FE7EEC"/>
    <w:rsid w:val="00FF0996"/>
    <w:rsid w:val="00FF5D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131A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2B0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31">
    <w:name w:val="Plain Table 31"/>
    <w:basedOn w:val="TableNormal"/>
    <w:uiPriority w:val="43"/>
    <w:rsid w:val="00152B05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2B0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31">
    <w:name w:val="Plain Table 31"/>
    <w:basedOn w:val="TableNormal"/>
    <w:uiPriority w:val="43"/>
    <w:rsid w:val="00152B05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92</Words>
  <Characters>1713</Characters>
  <Application>Microsoft Office Word</Application>
  <DocSecurity>0</DocSecurity>
  <Lines>100</Lines>
  <Paragraphs>74</Paragraphs>
  <ScaleCrop>false</ScaleCrop>
  <Company/>
  <LinksUpToDate>false</LinksUpToDate>
  <CharactersWithSpaces>19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ot Fodor</dc:creator>
  <cp:keywords/>
  <dc:description/>
  <cp:lastModifiedBy>S3G_Reference_Citation_Sequence</cp:lastModifiedBy>
  <cp:revision>2</cp:revision>
  <dcterms:created xsi:type="dcterms:W3CDTF">2019-04-28T07:38:00Z</dcterms:created>
  <dcterms:modified xsi:type="dcterms:W3CDTF">2019-06-07T05:58:00Z</dcterms:modified>
</cp:coreProperties>
</file>